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5BCBB9B" w14:textId="77777777" w:rsidR="003679FA" w:rsidRPr="007D0863" w:rsidRDefault="003679FA" w:rsidP="003679FA">
      <w:pPr>
        <w:pStyle w:val="Heading1"/>
        <w:rPr>
          <w:rFonts w:cs="Arial"/>
          <w:szCs w:val="24"/>
          <w:lang w:val="en-US"/>
        </w:rPr>
      </w:pPr>
      <w:bookmarkStart w:id="0" w:name="_Toc73474760"/>
      <w:proofErr w:type="spellStart"/>
      <w:r w:rsidRPr="007D0863">
        <w:rPr>
          <w:rFonts w:cs="Arial"/>
          <w:szCs w:val="24"/>
          <w:lang w:val="en-US"/>
        </w:rPr>
        <w:t>eTable</w:t>
      </w:r>
      <w:proofErr w:type="spellEnd"/>
      <w:r w:rsidRPr="007D0863">
        <w:rPr>
          <w:rFonts w:cs="Arial"/>
          <w:szCs w:val="24"/>
          <w:lang w:val="en-US"/>
        </w:rPr>
        <w:t xml:space="preserve"> 2. Excluded studies after full-text review</w:t>
      </w:r>
      <w:bookmarkEnd w:id="0"/>
    </w:p>
    <w:p w14:paraId="147626D1" w14:textId="77777777" w:rsidR="003679FA" w:rsidRPr="00CC1690" w:rsidRDefault="003679FA" w:rsidP="003679FA">
      <w:pPr>
        <w:jc w:val="both"/>
        <w:rPr>
          <w:rFonts w:ascii="Arial" w:eastAsia="STXinwei" w:hAnsi="Arial" w:cs="Arial"/>
          <w:bCs/>
          <w:sz w:val="20"/>
          <w:szCs w:val="16"/>
          <w:lang w:val="en-US"/>
        </w:rPr>
      </w:pPr>
    </w:p>
    <w:tbl>
      <w:tblPr>
        <w:tblStyle w:val="TableGrid"/>
        <w:tblW w:w="14454" w:type="dxa"/>
        <w:tblLook w:val="04A0" w:firstRow="1" w:lastRow="0" w:firstColumn="1" w:lastColumn="0" w:noHBand="0" w:noVBand="1"/>
      </w:tblPr>
      <w:tblGrid>
        <w:gridCol w:w="2972"/>
        <w:gridCol w:w="7371"/>
        <w:gridCol w:w="4111"/>
      </w:tblGrid>
      <w:tr w:rsidR="003679FA" w14:paraId="2AC19E5D" w14:textId="77777777" w:rsidTr="00720070">
        <w:tc>
          <w:tcPr>
            <w:tcW w:w="2972" w:type="dxa"/>
          </w:tcPr>
          <w:p w14:paraId="13BBDCEC" w14:textId="77777777" w:rsidR="003679FA" w:rsidRDefault="003679FA" w:rsidP="00720070">
            <w:pPr>
              <w:jc w:val="both"/>
              <w:rPr>
                <w:rFonts w:ascii="Arial" w:eastAsia="STXinwei" w:hAnsi="Arial" w:cs="Arial"/>
                <w:bCs/>
                <w:sz w:val="16"/>
                <w:szCs w:val="12"/>
                <w:lang w:val="en-US"/>
              </w:rPr>
            </w:pPr>
            <w:r w:rsidRPr="007D0863"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  <w:t>Author ID</w:t>
            </w:r>
          </w:p>
        </w:tc>
        <w:tc>
          <w:tcPr>
            <w:tcW w:w="7371" w:type="dxa"/>
          </w:tcPr>
          <w:p w14:paraId="2916F7AB" w14:textId="77777777" w:rsidR="003679FA" w:rsidRDefault="003679FA" w:rsidP="00720070">
            <w:pPr>
              <w:jc w:val="both"/>
              <w:rPr>
                <w:rFonts w:ascii="Arial" w:eastAsia="STXinwei" w:hAnsi="Arial" w:cs="Arial"/>
                <w:bCs/>
                <w:sz w:val="16"/>
                <w:szCs w:val="12"/>
                <w:lang w:val="en-US"/>
              </w:rPr>
            </w:pPr>
            <w:r w:rsidRPr="007D0863"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  <w:t>Title</w:t>
            </w:r>
          </w:p>
        </w:tc>
        <w:tc>
          <w:tcPr>
            <w:tcW w:w="4111" w:type="dxa"/>
          </w:tcPr>
          <w:p w14:paraId="71281BDB" w14:textId="77777777" w:rsidR="003679FA" w:rsidRDefault="003679FA" w:rsidP="00720070">
            <w:pPr>
              <w:jc w:val="both"/>
              <w:rPr>
                <w:rFonts w:ascii="Arial" w:eastAsia="STXinwei" w:hAnsi="Arial" w:cs="Arial"/>
                <w:bCs/>
                <w:sz w:val="16"/>
                <w:szCs w:val="12"/>
                <w:lang w:val="en-US"/>
              </w:rPr>
            </w:pPr>
            <w:r w:rsidRPr="007D0863"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  <w:t>Reason for exclusion</w:t>
            </w:r>
          </w:p>
        </w:tc>
      </w:tr>
      <w:tr w:rsidR="003679FA" w14:paraId="6128674A" w14:textId="77777777" w:rsidTr="00720070">
        <w:tc>
          <w:tcPr>
            <w:tcW w:w="2972" w:type="dxa"/>
          </w:tcPr>
          <w:p w14:paraId="60E52EB9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Abraham, Abraham &amp; Khanna, 2010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BYnJhaGFtPC9BdXRob3I+PFllYXI+MjAxMjwvWWVhcj48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=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BYnJhaGFtPC9BdXRob3I+PFllYXI+MjAxMjwvWWVhcj48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=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separate"/>
            </w:r>
            <w:r w:rsidRPr="007D0863">
              <w:rPr>
                <w:rFonts w:ascii="Arial" w:eastAsia="STXinwei" w:hAnsi="Arial" w:cs="Arial"/>
                <w:noProof/>
                <w:sz w:val="20"/>
                <w:szCs w:val="20"/>
                <w:vertAlign w:val="superscript"/>
                <w:lang w:val="en-US"/>
              </w:rPr>
              <w:t>1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7371" w:type="dxa"/>
          </w:tcPr>
          <w:p w14:paraId="533E6059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Arginine extravasation </w:t>
            </w:r>
            <w:r w:rsidRPr="008C6223">
              <w:rPr>
                <w:rFonts w:ascii="Arial" w:eastAsia="STXinwei" w:hAnsi="Arial" w:cs="Arial"/>
                <w:sz w:val="20"/>
                <w:szCs w:val="20"/>
                <w:lang w:val="en-US"/>
              </w:rPr>
              <w:t>leading to skin necrosis</w:t>
            </w:r>
          </w:p>
        </w:tc>
        <w:tc>
          <w:tcPr>
            <w:tcW w:w="4111" w:type="dxa"/>
          </w:tcPr>
          <w:p w14:paraId="1B031AD0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Patients did not meet criteria for genetically confirmed diagnosis</w:t>
            </w:r>
          </w:p>
        </w:tc>
      </w:tr>
      <w:tr w:rsidR="003679FA" w14:paraId="08A4D25A" w14:textId="77777777" w:rsidTr="00720070">
        <w:tc>
          <w:tcPr>
            <w:tcW w:w="2972" w:type="dxa"/>
          </w:tcPr>
          <w:p w14:paraId="660F77E5" w14:textId="77777777" w:rsidR="003679FA" w:rsidRPr="007D0863" w:rsidRDefault="003679FA" w:rsidP="00720070">
            <w:pPr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Ebrahimi-</w:t>
            </w:r>
            <w:proofErr w:type="spellStart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Fakhari</w:t>
            </w:r>
            <w:proofErr w:type="spellEnd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et al. 2015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FYnJhaGltaS1GYWtoYXJpPC9BdXRob3I+PFllYXI+MjAx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=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FYnJhaGltaS1GYWtoYXJpPC9BdXRob3I+PFllYXI+MjAx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=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separate"/>
            </w:r>
            <w:r w:rsidRPr="007D0863">
              <w:rPr>
                <w:rFonts w:ascii="Arial" w:eastAsia="STXinwei" w:hAnsi="Arial" w:cs="Arial"/>
                <w:noProof/>
                <w:sz w:val="20"/>
                <w:szCs w:val="20"/>
                <w:vertAlign w:val="superscript"/>
                <w:lang w:val="en-US"/>
              </w:rPr>
              <w:t>2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</w:p>
          <w:p w14:paraId="7A776940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7371" w:type="dxa"/>
          </w:tcPr>
          <w:p w14:paraId="520DAD04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Recurrent Stroke-Like Episodes in </w:t>
            </w:r>
            <w:proofErr w:type="spellStart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FBXL4</w:t>
            </w:r>
            <w:proofErr w:type="spellEnd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-Associated Early-Onset Mitochondrial Encephalomyopathy</w:t>
            </w:r>
          </w:p>
        </w:tc>
        <w:tc>
          <w:tcPr>
            <w:tcW w:w="4111" w:type="dxa"/>
          </w:tcPr>
          <w:p w14:paraId="71B35A87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Insufficient detail provided to ascertain if </w:t>
            </w: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>L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-arginine was used for the acute or prophylactic treatment of SLEs</w:t>
            </w:r>
          </w:p>
        </w:tc>
      </w:tr>
      <w:tr w:rsidR="003679FA" w14:paraId="34B2E8CA" w14:textId="77777777" w:rsidTr="00720070">
        <w:tc>
          <w:tcPr>
            <w:tcW w:w="2972" w:type="dxa"/>
          </w:tcPr>
          <w:p w14:paraId="362669FD" w14:textId="77777777" w:rsidR="003679FA" w:rsidRPr="007D0863" w:rsidRDefault="003679FA" w:rsidP="00720070">
            <w:pPr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El-</w:t>
            </w:r>
            <w:proofErr w:type="spellStart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Hattab</w:t>
            </w:r>
            <w:proofErr w:type="spellEnd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et al. 2012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FbC1IYXR0YWI8L0F1dGhvcj48WWVhcj4yMDEyPC9ZZWFy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FbC1IYXR0YWI8L0F1dGhvcj48WWVhcj4yMDEyPC9ZZWFy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separate"/>
            </w:r>
            <w:r w:rsidRPr="007D0863">
              <w:rPr>
                <w:rFonts w:ascii="Arial" w:eastAsia="STXinwei" w:hAnsi="Arial" w:cs="Arial"/>
                <w:noProof/>
                <w:sz w:val="20"/>
                <w:szCs w:val="20"/>
                <w:vertAlign w:val="superscript"/>
                <w:lang w:val="en-US"/>
              </w:rPr>
              <w:t>3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</w:p>
          <w:p w14:paraId="7ABCD796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7371" w:type="dxa"/>
          </w:tcPr>
          <w:p w14:paraId="39A79D0A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Restoration of impaired nitric oxide production in MELAS syndrome with citrulline and arginine supplementation</w:t>
            </w:r>
          </w:p>
        </w:tc>
        <w:tc>
          <w:tcPr>
            <w:tcW w:w="4111" w:type="dxa"/>
          </w:tcPr>
          <w:p w14:paraId="6E4052BC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No L-arginine intervention</w:t>
            </w:r>
          </w:p>
        </w:tc>
      </w:tr>
      <w:tr w:rsidR="003679FA" w14:paraId="5DF93592" w14:textId="77777777" w:rsidTr="00720070">
        <w:tc>
          <w:tcPr>
            <w:tcW w:w="2972" w:type="dxa"/>
          </w:tcPr>
          <w:p w14:paraId="4E9955D7" w14:textId="77777777" w:rsidR="003679FA" w:rsidRPr="007D0863" w:rsidRDefault="003679FA" w:rsidP="00720070">
            <w:pPr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El-</w:t>
            </w:r>
            <w:proofErr w:type="spellStart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Hattab</w:t>
            </w:r>
            <w:proofErr w:type="spellEnd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et al. 2016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FbC1IYXR0YWI8L0F1dGhvcj48WWVhcj4yMDE2PC9ZZWFy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FbC1IYXR0YWI8L0F1dGhvcj48WWVhcj4yMDE2PC9ZZWFy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separate"/>
            </w:r>
            <w:r w:rsidRPr="007D0863">
              <w:rPr>
                <w:rFonts w:ascii="Arial" w:eastAsia="STXinwei" w:hAnsi="Arial" w:cs="Arial"/>
                <w:noProof/>
                <w:sz w:val="20"/>
                <w:szCs w:val="20"/>
                <w:vertAlign w:val="superscript"/>
                <w:lang w:val="en-US"/>
              </w:rPr>
              <w:t>4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</w:p>
          <w:p w14:paraId="6B7EE561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7371" w:type="dxa"/>
          </w:tcPr>
          <w:p w14:paraId="7E32B6FE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Impaired nitric oxide production in children with MELAS syndrome and the effect of arginine and citrulline supplementation</w:t>
            </w:r>
          </w:p>
        </w:tc>
        <w:tc>
          <w:tcPr>
            <w:tcW w:w="4111" w:type="dxa"/>
          </w:tcPr>
          <w:p w14:paraId="7AA318BE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L-arginine was not used for the acute or prophylactic treatment of SLEs</w:t>
            </w:r>
          </w:p>
        </w:tc>
      </w:tr>
      <w:tr w:rsidR="003679FA" w14:paraId="5390F0BA" w14:textId="77777777" w:rsidTr="00720070">
        <w:tc>
          <w:tcPr>
            <w:tcW w:w="2972" w:type="dxa"/>
          </w:tcPr>
          <w:p w14:paraId="3C890851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Goto</w:t>
            </w:r>
            <w:proofErr w:type="spellEnd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&amp; </w:t>
            </w:r>
            <w:proofErr w:type="spellStart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Momoi</w:t>
            </w:r>
            <w:proofErr w:type="spellEnd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2004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Hb3RvPC9BdXRob3I+PFllYXI+MjAwNDwvWWVhcj48UmVj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Hb3RvPC9BdXRob3I+PFllYXI+MjAwNDwvWWVhcj48UmVj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separate"/>
            </w:r>
            <w:r w:rsidRPr="007D0863">
              <w:rPr>
                <w:rFonts w:ascii="Arial" w:eastAsia="STXinwei" w:hAnsi="Arial" w:cs="Arial"/>
                <w:noProof/>
                <w:sz w:val="20"/>
                <w:szCs w:val="20"/>
                <w:vertAlign w:val="superscript"/>
                <w:lang w:val="en-US"/>
              </w:rPr>
              <w:t>5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7371" w:type="dxa"/>
          </w:tcPr>
          <w:p w14:paraId="7010E2F0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Treatment for mitochondrial diseases</w:t>
            </w:r>
          </w:p>
        </w:tc>
        <w:tc>
          <w:tcPr>
            <w:tcW w:w="4111" w:type="dxa"/>
          </w:tcPr>
          <w:p w14:paraId="52DF1762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No </w:t>
            </w: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>L-arginine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intervention</w:t>
            </w:r>
          </w:p>
        </w:tc>
      </w:tr>
      <w:tr w:rsidR="003679FA" w14:paraId="43351E56" w14:textId="77777777" w:rsidTr="00720070">
        <w:tc>
          <w:tcPr>
            <w:tcW w:w="2972" w:type="dxa"/>
          </w:tcPr>
          <w:p w14:paraId="7A6FFF83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Ikawa</w:t>
            </w:r>
            <w:proofErr w:type="spellEnd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,</w:t>
            </w:r>
            <w:r w:rsidRPr="007D0863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Povalkoc</w:t>
            </w:r>
            <w:proofErr w:type="spellEnd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&amp; Koga, 2018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Ja2F3YTwvQXV0aG9yPjxZZWFyPjIwMjA8L1llYXI+PFJl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=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Ja2F3YTwvQXV0aG9yPjxZZWFyPjIwMjA8L1llYXI+PFJl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=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separate"/>
            </w:r>
            <w:r w:rsidRPr="007D0863">
              <w:rPr>
                <w:rFonts w:ascii="Arial" w:eastAsia="STXinwei" w:hAnsi="Arial" w:cs="Arial"/>
                <w:noProof/>
                <w:sz w:val="20"/>
                <w:szCs w:val="20"/>
                <w:vertAlign w:val="superscript"/>
                <w:lang w:val="en-US"/>
              </w:rPr>
              <w:t>6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7371" w:type="dxa"/>
          </w:tcPr>
          <w:p w14:paraId="35AA2CAB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Arginine therapy in mitochondrial myopathy, encephalopathy, lactic acidosis, and stroke-like episodes</w:t>
            </w:r>
          </w:p>
        </w:tc>
        <w:tc>
          <w:tcPr>
            <w:tcW w:w="4111" w:type="dxa"/>
          </w:tcPr>
          <w:p w14:paraId="5C805B22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Duplicated data of</w:t>
            </w:r>
            <w:r w:rsidRPr="007D0863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previously published (and included) article (Koga et al. 2018)</w:t>
            </w:r>
          </w:p>
        </w:tc>
      </w:tr>
      <w:tr w:rsidR="003679FA" w14:paraId="45FFB5F9" w14:textId="77777777" w:rsidTr="00720070">
        <w:tc>
          <w:tcPr>
            <w:tcW w:w="2972" w:type="dxa"/>
          </w:tcPr>
          <w:p w14:paraId="67D9B42A" w14:textId="77777777" w:rsidR="003679FA" w:rsidRPr="007D0863" w:rsidRDefault="003679FA" w:rsidP="00720070">
            <w:pPr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Koga et al. 2006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Lb2dhPC9BdXRob3I+PFllYXI+MjAwNjwvWWVhcj48UmVj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=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Lb2dhPC9BdXRob3I+PFllYXI+MjAwNjwvWWVhcj48UmVj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=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separate"/>
            </w:r>
            <w:r w:rsidRPr="007D0863">
              <w:rPr>
                <w:rFonts w:ascii="Arial" w:eastAsia="STXinwei" w:hAnsi="Arial" w:cs="Arial"/>
                <w:noProof/>
                <w:sz w:val="20"/>
                <w:szCs w:val="20"/>
                <w:vertAlign w:val="superscript"/>
                <w:lang w:val="en-US"/>
              </w:rPr>
              <w:t>7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</w:p>
          <w:p w14:paraId="25E190D1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7371" w:type="dxa"/>
          </w:tcPr>
          <w:p w14:paraId="597D686F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Endothelial dysfunction in MELAS improved by L-arginine supplementation</w:t>
            </w:r>
          </w:p>
        </w:tc>
        <w:tc>
          <w:tcPr>
            <w:tcW w:w="4111" w:type="dxa"/>
          </w:tcPr>
          <w:p w14:paraId="3B1C413E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Duplicated data of</w:t>
            </w:r>
            <w:r w:rsidRPr="007D0863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previously published (and included) article (Koga et al. 2005)</w:t>
            </w:r>
          </w:p>
        </w:tc>
      </w:tr>
      <w:tr w:rsidR="003679FA" w14:paraId="78E6F436" w14:textId="77777777" w:rsidTr="00720070">
        <w:tc>
          <w:tcPr>
            <w:tcW w:w="2972" w:type="dxa"/>
          </w:tcPr>
          <w:p w14:paraId="7DF4F21C" w14:textId="77777777" w:rsidR="003679FA" w:rsidRPr="007D0863" w:rsidRDefault="003679FA" w:rsidP="00720070">
            <w:pPr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Koga et al. 2007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Lb2dhPC9BdXRob3I+PFllYXI+MjAwNzwvWWVhcj48UmVj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Lb2dhPC9BdXRob3I+PFllYXI+MjAwNzwvWWVhcj48UmVj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separate"/>
            </w:r>
            <w:r w:rsidRPr="007D0863">
              <w:rPr>
                <w:rFonts w:ascii="Arial" w:eastAsia="STXinwei" w:hAnsi="Arial" w:cs="Arial"/>
                <w:noProof/>
                <w:sz w:val="20"/>
                <w:szCs w:val="20"/>
                <w:vertAlign w:val="superscript"/>
                <w:lang w:val="en-US"/>
              </w:rPr>
              <w:t>8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</w:p>
          <w:p w14:paraId="38F92883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7371" w:type="dxa"/>
          </w:tcPr>
          <w:p w14:paraId="49940BAC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MELAS and L-arginine therapy</w:t>
            </w:r>
          </w:p>
        </w:tc>
        <w:tc>
          <w:tcPr>
            <w:tcW w:w="4111" w:type="dxa"/>
          </w:tcPr>
          <w:p w14:paraId="4F909668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Duplicated data of</w:t>
            </w:r>
            <w:r w:rsidRPr="007D0863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previously published (and included) article (Koga et al. 2005)</w:t>
            </w:r>
          </w:p>
        </w:tc>
      </w:tr>
      <w:tr w:rsidR="003679FA" w14:paraId="2C785561" w14:textId="77777777" w:rsidTr="00720070">
        <w:tc>
          <w:tcPr>
            <w:tcW w:w="2972" w:type="dxa"/>
          </w:tcPr>
          <w:p w14:paraId="4F33B30D" w14:textId="77777777" w:rsidR="003679FA" w:rsidRPr="007D0863" w:rsidRDefault="003679FA" w:rsidP="00720070">
            <w:pPr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Koga et al. 2008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Lb2dhPC9BdXRob3I+PFllYXI+MjAwODwvWWVhcj48UmVj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Lb2dhPC9BdXRob3I+PFllYXI+MjAwODwvWWVhcj48UmVj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separate"/>
            </w:r>
            <w:r w:rsidRPr="007D0863">
              <w:rPr>
                <w:rFonts w:ascii="Arial" w:eastAsia="STXinwei" w:hAnsi="Arial" w:cs="Arial"/>
                <w:noProof/>
                <w:sz w:val="20"/>
                <w:szCs w:val="20"/>
                <w:vertAlign w:val="superscript"/>
                <w:lang w:val="en-US"/>
              </w:rPr>
              <w:t>9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</w:p>
          <w:p w14:paraId="0D68E83F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7371" w:type="dxa"/>
          </w:tcPr>
          <w:p w14:paraId="0CA2694B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L-arginine therapy on MELAS</w:t>
            </w:r>
          </w:p>
        </w:tc>
        <w:tc>
          <w:tcPr>
            <w:tcW w:w="4111" w:type="dxa"/>
          </w:tcPr>
          <w:p w14:paraId="4DAE22C2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Duplicated data of</w:t>
            </w:r>
            <w:r w:rsidRPr="007D0863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previously published and included) article (Koga et al. 2005)</w:t>
            </w:r>
          </w:p>
        </w:tc>
      </w:tr>
      <w:tr w:rsidR="003679FA" w14:paraId="11B966FF" w14:textId="77777777" w:rsidTr="00720070">
        <w:tc>
          <w:tcPr>
            <w:tcW w:w="2972" w:type="dxa"/>
          </w:tcPr>
          <w:p w14:paraId="1F70291B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Liu et al. 2019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MaXU8L0F1dGhvcj48WWVhcj4yMDE5PC9ZZWFyPjxSZWNO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MaXU8L0F1dGhvcj48WWVhcj4yMDE5PC9ZZWFyPjxSZWNO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separate"/>
            </w:r>
            <w:r w:rsidRPr="007D0863">
              <w:rPr>
                <w:rFonts w:ascii="Arial" w:eastAsia="STXinwei" w:hAnsi="Arial" w:cs="Arial"/>
                <w:noProof/>
                <w:sz w:val="20"/>
                <w:szCs w:val="20"/>
                <w:vertAlign w:val="superscript"/>
                <w:lang w:val="en-US"/>
              </w:rPr>
              <w:t>10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7371" w:type="dxa"/>
          </w:tcPr>
          <w:p w14:paraId="2CE5B37F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Mitochondrial </w:t>
            </w:r>
            <w:proofErr w:type="spellStart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A3243G</w:t>
            </w:r>
            <w:proofErr w:type="spellEnd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mutation causes mitochondrial encephalomyopathy in a Chinese patient</w:t>
            </w:r>
          </w:p>
        </w:tc>
        <w:tc>
          <w:tcPr>
            <w:tcW w:w="4111" w:type="dxa"/>
          </w:tcPr>
          <w:p w14:paraId="0323DBF1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No </w:t>
            </w: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>L-arginine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intervention</w:t>
            </w:r>
          </w:p>
        </w:tc>
      </w:tr>
      <w:tr w:rsidR="003679FA" w14:paraId="018DBF2B" w14:textId="77777777" w:rsidTr="00720070">
        <w:tc>
          <w:tcPr>
            <w:tcW w:w="2972" w:type="dxa"/>
          </w:tcPr>
          <w:p w14:paraId="10B11231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Moutaouakil</w:t>
            </w:r>
            <w:proofErr w:type="spellEnd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et al. 2009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Nb3V0YW91YWtpbDwvQXV0aG9yPjxZZWFyPjIwMDk8L1ll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Nb3V0YW91YWtpbDwvQXV0aG9yPjxZZWFyPjIwMDk8L1ll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separate"/>
            </w:r>
            <w:r w:rsidRPr="007D0863">
              <w:rPr>
                <w:rFonts w:ascii="Arial" w:eastAsia="STXinwei" w:hAnsi="Arial" w:cs="Arial"/>
                <w:noProof/>
                <w:sz w:val="20"/>
                <w:szCs w:val="20"/>
                <w:vertAlign w:val="superscript"/>
                <w:lang w:val="en-US"/>
              </w:rPr>
              <w:t>11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7371" w:type="dxa"/>
          </w:tcPr>
          <w:p w14:paraId="7413AC34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L-arginine efficiency in MELAS syndrome. A case report </w:t>
            </w:r>
          </w:p>
        </w:tc>
        <w:tc>
          <w:tcPr>
            <w:tcW w:w="4111" w:type="dxa"/>
          </w:tcPr>
          <w:p w14:paraId="31C22EE4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Unable to translate to English (French)</w:t>
            </w:r>
          </w:p>
        </w:tc>
      </w:tr>
      <w:tr w:rsidR="003679FA" w14:paraId="2D6EC7A8" w14:textId="77777777" w:rsidTr="00720070">
        <w:tc>
          <w:tcPr>
            <w:tcW w:w="2972" w:type="dxa"/>
          </w:tcPr>
          <w:p w14:paraId="35EB7C09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Murakami &amp; Ono 2017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NdXJha2FtaTwvQXV0aG9yPjxZZWFyPjIwMTc8L1llYXI+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NdXJha2FtaTwvQXV0aG9yPjxZZWFyPjIwMTc8L1llYXI+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separate"/>
            </w:r>
            <w:r w:rsidRPr="007D0863">
              <w:rPr>
                <w:rFonts w:ascii="Arial" w:eastAsia="STXinwei" w:hAnsi="Arial" w:cs="Arial"/>
                <w:noProof/>
                <w:sz w:val="20"/>
                <w:szCs w:val="20"/>
                <w:vertAlign w:val="superscript"/>
                <w:lang w:val="en-US"/>
              </w:rPr>
              <w:t>12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7371" w:type="dxa"/>
          </w:tcPr>
          <w:p w14:paraId="26022D94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MELAS: Mitochondrial encephalomyopathy, lactic acidosis and SLEs</w:t>
            </w:r>
          </w:p>
        </w:tc>
        <w:tc>
          <w:tcPr>
            <w:tcW w:w="4111" w:type="dxa"/>
          </w:tcPr>
          <w:p w14:paraId="3C9B5092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No </w:t>
            </w: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>L-arginine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intervention</w:t>
            </w:r>
          </w:p>
        </w:tc>
      </w:tr>
      <w:tr w:rsidR="003679FA" w14:paraId="13044A87" w14:textId="77777777" w:rsidTr="00720070">
        <w:tc>
          <w:tcPr>
            <w:tcW w:w="2972" w:type="dxa"/>
          </w:tcPr>
          <w:p w14:paraId="0DEE50F9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Parikh et al. 2009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QYXJpa2g8L0F1dGhvcj48WWVhcj4yMDA5PC9ZZWFyPjxS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QYXJpa2g8L0F1dGhvcj48WWVhcj4yMDA5PC9ZZWFyPjxS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separate"/>
            </w:r>
            <w:r w:rsidRPr="007D0863">
              <w:rPr>
                <w:rFonts w:ascii="Arial" w:eastAsia="STXinwei" w:hAnsi="Arial" w:cs="Arial"/>
                <w:noProof/>
                <w:sz w:val="20"/>
                <w:szCs w:val="20"/>
                <w:vertAlign w:val="superscript"/>
                <w:lang w:val="en-US"/>
              </w:rPr>
              <w:t>13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7371" w:type="dxa"/>
          </w:tcPr>
          <w:p w14:paraId="0AA52B3D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A modern approach to the treatment of mitochondrial disease</w:t>
            </w:r>
          </w:p>
        </w:tc>
        <w:tc>
          <w:tcPr>
            <w:tcW w:w="4111" w:type="dxa"/>
          </w:tcPr>
          <w:p w14:paraId="7D788146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No </w:t>
            </w: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>L-arginine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intervention</w:t>
            </w:r>
          </w:p>
        </w:tc>
      </w:tr>
      <w:tr w:rsidR="003679FA" w14:paraId="2B849AA0" w14:textId="77777777" w:rsidTr="00720070">
        <w:tc>
          <w:tcPr>
            <w:tcW w:w="2972" w:type="dxa"/>
          </w:tcPr>
          <w:p w14:paraId="26ABC655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Parikh et al. 2017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QYXJpa2g8L0F1dGhvcj48WWVhcj4yMDE3PC9ZZWFyPjxS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QYXJpa2g8L0F1dGhvcj48WWVhcj4yMDE3PC9ZZWFyPjxS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separate"/>
            </w:r>
            <w:r w:rsidRPr="007D0863">
              <w:rPr>
                <w:rFonts w:ascii="Arial" w:eastAsia="STXinwei" w:hAnsi="Arial" w:cs="Arial"/>
                <w:noProof/>
                <w:sz w:val="20"/>
                <w:szCs w:val="20"/>
                <w:vertAlign w:val="superscript"/>
                <w:lang w:val="en-US"/>
              </w:rPr>
              <w:t>14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7371" w:type="dxa"/>
          </w:tcPr>
          <w:p w14:paraId="26E46194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Patient care standards for primary mitochondrial disease: A consensus statement from the mitochondrial medicine society</w:t>
            </w:r>
          </w:p>
        </w:tc>
        <w:tc>
          <w:tcPr>
            <w:tcW w:w="4111" w:type="dxa"/>
          </w:tcPr>
          <w:p w14:paraId="2280352C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No </w:t>
            </w: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>L-arginine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intervention</w:t>
            </w:r>
          </w:p>
        </w:tc>
      </w:tr>
      <w:tr w:rsidR="003679FA" w14:paraId="5FEC0B90" w14:textId="77777777" w:rsidTr="00720070">
        <w:tc>
          <w:tcPr>
            <w:tcW w:w="2972" w:type="dxa"/>
          </w:tcPr>
          <w:p w14:paraId="192CA419" w14:textId="77777777" w:rsidR="003679FA" w:rsidRPr="007D0863" w:rsidRDefault="003679FA" w:rsidP="00720070">
            <w:pPr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proofErr w:type="spellStart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Rodan</w:t>
            </w:r>
            <w:proofErr w:type="spellEnd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et al. 2015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Sb2RhbjwvQXV0aG9yPjxZZWFyPjIwMTU8L1llYXI+PFJl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=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Sb2RhbjwvQXV0aG9yPjxZZWFyPjIwMTU8L1llYXI+PFJl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=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separate"/>
            </w:r>
            <w:r w:rsidRPr="007D0863">
              <w:rPr>
                <w:rFonts w:ascii="Arial" w:eastAsia="STXinwei" w:hAnsi="Arial" w:cs="Arial"/>
                <w:noProof/>
                <w:sz w:val="20"/>
                <w:szCs w:val="20"/>
                <w:vertAlign w:val="superscript"/>
                <w:lang w:val="en-US"/>
              </w:rPr>
              <w:t>15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</w:p>
          <w:p w14:paraId="60A020DB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7371" w:type="dxa"/>
          </w:tcPr>
          <w:p w14:paraId="7A196039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L-arginine Affects Aerobic Capacity and Muscle Metabolism in MELAS (Mitochondrial Encephalomyopathy, Lactic Acidosis and Stroke-Like Episodes) Syndrome</w:t>
            </w:r>
          </w:p>
        </w:tc>
        <w:tc>
          <w:tcPr>
            <w:tcW w:w="4111" w:type="dxa"/>
          </w:tcPr>
          <w:p w14:paraId="3A8D75C6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Patients did not meet criteria of SLEs</w:t>
            </w:r>
          </w:p>
        </w:tc>
      </w:tr>
      <w:tr w:rsidR="003679FA" w14:paraId="2694094A" w14:textId="77777777" w:rsidTr="00720070">
        <w:tc>
          <w:tcPr>
            <w:tcW w:w="2972" w:type="dxa"/>
          </w:tcPr>
          <w:p w14:paraId="7D847CF5" w14:textId="77777777" w:rsidR="003679FA" w:rsidRPr="007D0863" w:rsidRDefault="003679FA" w:rsidP="00720070">
            <w:pPr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proofErr w:type="spellStart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Rodan</w:t>
            </w:r>
            <w:proofErr w:type="spellEnd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et al. 2020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Sb2RhbjwvQXV0aG9yPjxZZWFyPjIwMjA8L1llYXI+PFJl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Sb2RhbjwvQXV0aG9yPjxZZWFyPjIwMjA8L1llYXI+PFJl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separate"/>
            </w:r>
            <w:r w:rsidRPr="007D0863">
              <w:rPr>
                <w:rFonts w:ascii="Arial" w:eastAsia="STXinwei" w:hAnsi="Arial" w:cs="Arial"/>
                <w:noProof/>
                <w:sz w:val="20"/>
                <w:szCs w:val="20"/>
                <w:vertAlign w:val="superscript"/>
                <w:lang w:val="en-US"/>
              </w:rPr>
              <w:t>16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</w:p>
          <w:p w14:paraId="5EBAC78D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7371" w:type="dxa"/>
          </w:tcPr>
          <w:p w14:paraId="3E865280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L-arginine effects on cerebrovascular reactivity, </w:t>
            </w:r>
            <w:proofErr w:type="gramStart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perfusion</w:t>
            </w:r>
            <w:proofErr w:type="gramEnd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and neurovascular coupling in MELAS (mitochondrial encephalomyopathy with lactic acidosis and stroke-like episodes) syndrome</w:t>
            </w:r>
          </w:p>
        </w:tc>
        <w:tc>
          <w:tcPr>
            <w:tcW w:w="4111" w:type="dxa"/>
          </w:tcPr>
          <w:p w14:paraId="4217D004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>L-arginine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was not used for the acute or prophylactic treatment of SLEs</w:t>
            </w:r>
          </w:p>
        </w:tc>
      </w:tr>
      <w:tr w:rsidR="003679FA" w14:paraId="2EBCFE08" w14:textId="77777777" w:rsidTr="00720070">
        <w:tc>
          <w:tcPr>
            <w:tcW w:w="2972" w:type="dxa"/>
          </w:tcPr>
          <w:p w14:paraId="18351B93" w14:textId="77777777" w:rsidR="003679FA" w:rsidRPr="007D0863" w:rsidRDefault="003679FA" w:rsidP="00720070">
            <w:pPr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Song et al. 2019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/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 &lt;EndNote&gt;&lt;Cite&gt;&lt;Author&gt;Song&lt;/Author&gt;&lt;Year&gt;2019&lt;/Year&gt;&lt;RecNum&gt;4227&lt;/RecNum&gt;&lt;DisplayText&gt;&lt;style face="superscript"&gt;17&lt;/style&gt;&lt;/DisplayText&gt;&lt;record&gt;&lt;rec-number&gt;4227&lt;/rec-number&gt;&lt;foreign-keys&gt;&lt;key app="EN" db-id="vreevt9fgv2wx1ef9t3p02pxapw0rzxa29dz" timestamp="1611654086"&gt;4227&lt;/key&gt;&lt;/foreign-keys&gt;&lt;ref-type name="Journal Article"&gt;17&lt;/ref-type&gt;&lt;contributors&gt;&lt;authors&gt;&lt;author&gt;Song, Wung Joo&lt;/author&gt;&lt;author&gt;Lee, Yoon Jin&lt;/author&gt;&lt;author&gt;Won, Kang Joon&lt;/author&gt;&lt;author&gt;Meayoung, Chang&lt;/author&gt;&lt;author&gt;Song, Kyu Sang&lt;/author&gt;&lt;author&gt;Kang, Dae Young&lt;/author&gt;&lt;author&gt;Kim, Sook Za&lt;/author&gt;&lt;/authors&gt;&lt;/contributors&gt;&lt;titles&gt;&lt;title&gt;Twenty-one-year follow-up of variable onset MELAS syndrome with heteroplasmic nt3243A&amp;gt;G mtDNA mutation: A case report&lt;/title&gt;&lt;secondary-title&gt;Journal of Genetic Medicine&lt;/secondary-title&gt;&lt;/titles&gt;&lt;periodical&gt;&lt;full-title&gt;Journal of Genetic Medicine&lt;/full-title&gt;&lt;/periodical&gt;&lt;pages&gt;31-38&lt;/pages&gt;&lt;volume&gt;16&lt;/volume&gt;&lt;number&gt;1&lt;/number&gt;&lt;dates&gt;&lt;year&gt;2019&lt;/year&gt;&lt;pub-dates&gt;&lt;date&gt;2019&lt;/date&gt;&lt;/pub-dates&gt;&lt;/dates&gt;&lt;isbn&gt;1226-1769&lt;/isbn&gt;&lt;accession-num&gt;KJD:ART002475635&lt;/accession-num&gt;&lt;urls&gt;&lt;related-urls&gt;&lt;url&gt;&amp;lt;Go to ISI&amp;gt;://KJD:ART002475635&lt;/url&gt;&lt;/related-urls&gt;&lt;/urls&gt;&lt;electronic-resource-num&gt;10.5734/jgm.2019.16.1.31&lt;/electronic-resource-num&gt;&lt;/record&gt;&lt;/Cite&gt;&lt;/EndNote&gt;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separate"/>
            </w:r>
            <w:r w:rsidRPr="007D0863">
              <w:rPr>
                <w:rFonts w:ascii="Arial" w:eastAsia="STXinwei" w:hAnsi="Arial" w:cs="Arial"/>
                <w:noProof/>
                <w:sz w:val="20"/>
                <w:szCs w:val="20"/>
                <w:vertAlign w:val="superscript"/>
                <w:lang w:val="en-US"/>
              </w:rPr>
              <w:t>17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</w:p>
          <w:p w14:paraId="486F9903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7371" w:type="dxa"/>
          </w:tcPr>
          <w:p w14:paraId="7C4DF448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Twenty-one-year follow-up of variable onset MELAS syndrome with </w:t>
            </w:r>
            <w:proofErr w:type="spellStart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heteroplasmic</w:t>
            </w:r>
            <w:proofErr w:type="spellEnd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mt3243A</w:t>
            </w:r>
            <w:proofErr w:type="spellEnd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&gt;G mtDNA mutation: A case report</w:t>
            </w:r>
          </w:p>
        </w:tc>
        <w:tc>
          <w:tcPr>
            <w:tcW w:w="4111" w:type="dxa"/>
          </w:tcPr>
          <w:p w14:paraId="55A17972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Patients did not meet criteria of SLEs</w:t>
            </w:r>
          </w:p>
        </w:tc>
      </w:tr>
      <w:tr w:rsidR="003679FA" w14:paraId="712235B2" w14:textId="77777777" w:rsidTr="00720070">
        <w:tc>
          <w:tcPr>
            <w:tcW w:w="2972" w:type="dxa"/>
          </w:tcPr>
          <w:p w14:paraId="236A36CD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lastRenderedPageBreak/>
              <w:t>Sudo</w:t>
            </w:r>
            <w:proofErr w:type="spellEnd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, Sano, &amp; Kawamura 2014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dWRvPC9BdXRob3I+PFllYXI+MjAxNDwvWWVhcj48UmVj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TdWRvPC9BdXRob3I+PFllYXI+MjAxNDwvWWVhcj48UmVj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separate"/>
            </w:r>
            <w:r w:rsidRPr="007D0863">
              <w:rPr>
                <w:rFonts w:ascii="Arial" w:eastAsia="STXinwei" w:hAnsi="Arial" w:cs="Arial"/>
                <w:noProof/>
                <w:sz w:val="20"/>
                <w:szCs w:val="20"/>
                <w:vertAlign w:val="superscript"/>
                <w:lang w:val="en-US"/>
              </w:rPr>
              <w:t>18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7371" w:type="dxa"/>
          </w:tcPr>
          <w:p w14:paraId="3CC50B4C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Determination of the critical time point for efficacy of L-arginine infusion therapy in a case of MELAS with frequent SLEs</w:t>
            </w:r>
          </w:p>
        </w:tc>
        <w:tc>
          <w:tcPr>
            <w:tcW w:w="4111" w:type="dxa"/>
          </w:tcPr>
          <w:p w14:paraId="6E4F3E9E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Unable to translate to English (Japanese) </w:t>
            </w:r>
          </w:p>
        </w:tc>
      </w:tr>
      <w:tr w:rsidR="003679FA" w14:paraId="1B6DAE01" w14:textId="77777777" w:rsidTr="00720070">
        <w:tc>
          <w:tcPr>
            <w:tcW w:w="2972" w:type="dxa"/>
          </w:tcPr>
          <w:p w14:paraId="4872E912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Toribe</w:t>
            </w:r>
            <w:proofErr w:type="spellEnd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2007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Ub3JpYmU8L0F1dGhvcj48WWVhcj4yMDA3PC9ZZWFyPjxS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Ub3JpYmU8L0F1dGhvcj48WWVhcj4yMDA3PC9ZZWFyPjxS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separate"/>
            </w:r>
            <w:r w:rsidRPr="007D0863">
              <w:rPr>
                <w:rFonts w:ascii="Arial" w:eastAsia="STXinwei" w:hAnsi="Arial" w:cs="Arial"/>
                <w:noProof/>
                <w:sz w:val="20"/>
                <w:szCs w:val="20"/>
                <w:vertAlign w:val="superscript"/>
                <w:lang w:val="en-US"/>
              </w:rPr>
              <w:t>19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7371" w:type="dxa"/>
          </w:tcPr>
          <w:p w14:paraId="7B6437AB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Usefulness of L-arginine infusion for status epilepticus in mitochondrial myopathy, encephalopathy, lactic acidosis, and SLEs</w:t>
            </w:r>
          </w:p>
        </w:tc>
        <w:tc>
          <w:tcPr>
            <w:tcW w:w="4111" w:type="dxa"/>
          </w:tcPr>
          <w:p w14:paraId="4EB89D0C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Unable to translate to English (Japanese)</w:t>
            </w:r>
          </w:p>
        </w:tc>
      </w:tr>
      <w:tr w:rsidR="003679FA" w14:paraId="0430666F" w14:textId="77777777" w:rsidTr="00720070">
        <w:tc>
          <w:tcPr>
            <w:tcW w:w="2972" w:type="dxa"/>
          </w:tcPr>
          <w:p w14:paraId="59B90B44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proofErr w:type="spellStart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Yatsuga</w:t>
            </w:r>
            <w:proofErr w:type="spellEnd"/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et al. 2012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ZYXRzdWdhPC9BdXRob3I+PFllYXI+MjAxMjwvWWVhcj48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ZYXRzdWdhPC9BdXRob3I+PFllYXI+MjAxMjwvWWVhcj48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</w:fldData>
              </w:fldCha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separate"/>
            </w:r>
            <w:r w:rsidRPr="007D0863">
              <w:rPr>
                <w:rFonts w:ascii="Arial" w:eastAsia="STXinwei" w:hAnsi="Arial" w:cs="Arial"/>
                <w:noProof/>
                <w:sz w:val="20"/>
                <w:szCs w:val="20"/>
                <w:vertAlign w:val="superscript"/>
                <w:lang w:val="en-US"/>
              </w:rPr>
              <w:t>20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7371" w:type="dxa"/>
          </w:tcPr>
          <w:p w14:paraId="2AF224AB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>MELAS: a nationwide prospective cohort study of 96 patients in Japan</w:t>
            </w:r>
          </w:p>
        </w:tc>
        <w:tc>
          <w:tcPr>
            <w:tcW w:w="4111" w:type="dxa"/>
          </w:tcPr>
          <w:p w14:paraId="26757C5B" w14:textId="77777777" w:rsidR="003679FA" w:rsidRPr="007D0863" w:rsidRDefault="003679FA" w:rsidP="00720070">
            <w:pPr>
              <w:jc w:val="both"/>
              <w:rPr>
                <w:rFonts w:ascii="Arial" w:eastAsia="STXinwei" w:hAnsi="Arial" w:cs="Arial"/>
                <w:b/>
                <w:sz w:val="20"/>
                <w:szCs w:val="20"/>
                <w:lang w:val="en-US"/>
              </w:rPr>
            </w:pP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No </w:t>
            </w: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>L-arginine</w:t>
            </w:r>
            <w:r w:rsidRPr="007D0863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intervention</w:t>
            </w:r>
          </w:p>
        </w:tc>
      </w:tr>
    </w:tbl>
    <w:p w14:paraId="4FD66CB7" w14:textId="77777777" w:rsidR="003679FA" w:rsidRDefault="003679FA" w:rsidP="003679FA">
      <w:pPr>
        <w:jc w:val="both"/>
        <w:rPr>
          <w:rFonts w:ascii="Arial" w:eastAsia="STXinwei" w:hAnsi="Arial" w:cs="Arial"/>
          <w:bCs/>
          <w:sz w:val="16"/>
          <w:szCs w:val="12"/>
          <w:lang w:val="en-US"/>
        </w:rPr>
      </w:pPr>
    </w:p>
    <w:p w14:paraId="701591C1" w14:textId="77777777" w:rsidR="003679FA" w:rsidRPr="006A489A" w:rsidRDefault="003679FA" w:rsidP="003679FA">
      <w:pPr>
        <w:tabs>
          <w:tab w:val="left" w:pos="1426"/>
        </w:tabs>
        <w:rPr>
          <w:rFonts w:ascii="Arial" w:eastAsia="MS Gothic" w:hAnsi="Arial" w:cs="Arial"/>
          <w:sz w:val="16"/>
          <w:szCs w:val="16"/>
        </w:rPr>
      </w:pPr>
      <w:r w:rsidRPr="006A489A">
        <w:rPr>
          <w:rFonts w:ascii="Arial" w:eastAsia="STXinwei" w:hAnsi="Arial" w:cs="Arial"/>
          <w:sz w:val="16"/>
          <w:szCs w:val="16"/>
          <w:lang w:val="en-US"/>
        </w:rPr>
        <w:t>Abbreviations</w:t>
      </w:r>
      <w:r>
        <w:rPr>
          <w:rFonts w:ascii="Arial" w:eastAsia="STXinwei" w:hAnsi="Arial" w:cs="Arial"/>
          <w:sz w:val="16"/>
          <w:szCs w:val="16"/>
          <w:lang w:val="en-US"/>
        </w:rPr>
        <w:t>:</w:t>
      </w:r>
      <w:r w:rsidRPr="006A489A">
        <w:rPr>
          <w:rFonts w:ascii="Arial" w:eastAsia="STXinwei" w:hAnsi="Arial" w:cs="Arial"/>
          <w:sz w:val="16"/>
          <w:szCs w:val="16"/>
          <w:lang w:val="en-US"/>
        </w:rPr>
        <w:t xml:space="preserve"> SLE, stroke-like episode</w:t>
      </w:r>
      <w:r w:rsidRPr="006A489A">
        <w:rPr>
          <w:rFonts w:ascii="Arial" w:eastAsia="MS Gothic" w:hAnsi="Arial" w:cs="Arial"/>
          <w:sz w:val="16"/>
          <w:szCs w:val="16"/>
        </w:rPr>
        <w:t xml:space="preserve"> </w:t>
      </w:r>
    </w:p>
    <w:p w14:paraId="06857AD3" w14:textId="77777777" w:rsidR="003679FA" w:rsidRPr="006A489A" w:rsidRDefault="003679FA" w:rsidP="003679FA">
      <w:pPr>
        <w:tabs>
          <w:tab w:val="left" w:pos="1426"/>
        </w:tabs>
        <w:rPr>
          <w:rFonts w:ascii="Arial" w:eastAsia="MS Gothic" w:hAnsi="Arial" w:cs="Arial"/>
          <w:sz w:val="16"/>
          <w:szCs w:val="16"/>
          <w:highlight w:val="yellow"/>
        </w:rPr>
      </w:pPr>
      <w:r w:rsidRPr="006A489A">
        <w:rPr>
          <w:rFonts w:ascii="Arial" w:eastAsia="STXinwei" w:hAnsi="Arial" w:cs="Arial"/>
          <w:sz w:val="16"/>
          <w:szCs w:val="16"/>
          <w:lang w:val="en-US"/>
        </w:rPr>
        <w:t xml:space="preserve">NB: Only </w:t>
      </w:r>
      <w:r>
        <w:rPr>
          <w:rFonts w:ascii="Arial" w:eastAsia="STXinwei" w:hAnsi="Arial" w:cs="Arial"/>
          <w:sz w:val="16"/>
          <w:szCs w:val="16"/>
          <w:lang w:val="en-US"/>
        </w:rPr>
        <w:t>1</w:t>
      </w:r>
      <w:r w:rsidRPr="006A489A">
        <w:rPr>
          <w:rFonts w:ascii="Arial" w:eastAsia="STXinwei" w:hAnsi="Arial" w:cs="Arial"/>
          <w:sz w:val="16"/>
          <w:szCs w:val="16"/>
          <w:lang w:val="en-US"/>
        </w:rPr>
        <w:t xml:space="preserve"> patient (patient 1) was eligible for inclusion in </w:t>
      </w:r>
      <w:r w:rsidRPr="006A489A">
        <w:rPr>
          <w:rFonts w:ascii="Arial" w:eastAsia="MS Gothic" w:hAnsi="Arial" w:cs="Arial"/>
          <w:sz w:val="16"/>
          <w:szCs w:val="16"/>
        </w:rPr>
        <w:t>Suzuki et al. 2017</w:t>
      </w:r>
      <w:r w:rsidRPr="006A489A">
        <w:rPr>
          <w:rFonts w:ascii="Arial" w:eastAsia="MS Gothic" w:hAnsi="Arial" w:cs="Arial"/>
          <w:sz w:val="16"/>
          <w:szCs w:val="16"/>
        </w:rPr>
        <w:fldChar w:fldCharType="begin">
          <w:fldData xml:space="preserve">PEVuZE5vdGU+PENpdGU+PEF1dGhvcj5TdXp1a2k8L0F1dGhvcj48WWVhcj4yMDE3PC9ZZWFyPjxS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==
</w:fldData>
        </w:fldChar>
      </w:r>
      <w:r w:rsidRPr="006A489A">
        <w:rPr>
          <w:rFonts w:ascii="Arial" w:eastAsia="MS Gothic" w:hAnsi="Arial" w:cs="Arial"/>
          <w:sz w:val="16"/>
          <w:szCs w:val="16"/>
        </w:rPr>
        <w:instrText xml:space="preserve"> ADDIN EN.CITE </w:instrText>
      </w:r>
      <w:r w:rsidRPr="006A489A">
        <w:rPr>
          <w:rFonts w:ascii="Arial" w:eastAsia="MS Gothic" w:hAnsi="Arial" w:cs="Arial"/>
          <w:sz w:val="16"/>
          <w:szCs w:val="16"/>
        </w:rPr>
        <w:fldChar w:fldCharType="begin">
          <w:fldData xml:space="preserve">PEVuZE5vdGU+PENpdGU+PEF1dGhvcj5TdXp1a2k8L0F1dGhvcj48WWVhcj4yMDE3PC9ZZWFyPjxS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==
</w:fldData>
        </w:fldChar>
      </w:r>
      <w:r w:rsidRPr="006A489A">
        <w:rPr>
          <w:rFonts w:ascii="Arial" w:eastAsia="MS Gothic" w:hAnsi="Arial" w:cs="Arial"/>
          <w:sz w:val="16"/>
          <w:szCs w:val="16"/>
        </w:rPr>
        <w:instrText xml:space="preserve"> ADDIN EN.CITE.DATA </w:instrText>
      </w:r>
      <w:r w:rsidRPr="006A489A">
        <w:rPr>
          <w:rFonts w:ascii="Arial" w:eastAsia="MS Gothic" w:hAnsi="Arial" w:cs="Arial"/>
          <w:sz w:val="16"/>
          <w:szCs w:val="16"/>
        </w:rPr>
      </w:r>
      <w:r w:rsidRPr="006A489A">
        <w:rPr>
          <w:rFonts w:ascii="Arial" w:eastAsia="MS Gothic" w:hAnsi="Arial" w:cs="Arial"/>
          <w:sz w:val="16"/>
          <w:szCs w:val="16"/>
        </w:rPr>
        <w:fldChar w:fldCharType="end"/>
      </w:r>
      <w:r w:rsidRPr="006A489A">
        <w:rPr>
          <w:rFonts w:ascii="Arial" w:eastAsia="MS Gothic" w:hAnsi="Arial" w:cs="Arial"/>
          <w:sz w:val="16"/>
          <w:szCs w:val="16"/>
        </w:rPr>
      </w:r>
      <w:r w:rsidRPr="006A489A">
        <w:rPr>
          <w:rFonts w:ascii="Arial" w:eastAsia="MS Gothic" w:hAnsi="Arial" w:cs="Arial"/>
          <w:sz w:val="16"/>
          <w:szCs w:val="16"/>
        </w:rPr>
        <w:fldChar w:fldCharType="separate"/>
      </w:r>
      <w:r w:rsidRPr="006A489A">
        <w:rPr>
          <w:rFonts w:ascii="Arial" w:eastAsia="MS Gothic" w:hAnsi="Arial" w:cs="Arial"/>
          <w:noProof/>
          <w:sz w:val="16"/>
          <w:szCs w:val="16"/>
          <w:vertAlign w:val="superscript"/>
        </w:rPr>
        <w:t>21</w:t>
      </w:r>
      <w:r w:rsidRPr="006A489A">
        <w:rPr>
          <w:rFonts w:ascii="Arial" w:eastAsia="MS Gothic" w:hAnsi="Arial" w:cs="Arial"/>
          <w:sz w:val="16"/>
          <w:szCs w:val="16"/>
        </w:rPr>
        <w:fldChar w:fldCharType="end"/>
      </w:r>
      <w:r w:rsidRPr="006A489A">
        <w:rPr>
          <w:rFonts w:ascii="Arial" w:eastAsia="MS Gothic" w:hAnsi="Arial" w:cs="Arial"/>
          <w:sz w:val="16"/>
          <w:szCs w:val="16"/>
        </w:rPr>
        <w:t xml:space="preserve"> (patient 2 and 3 excluded: no </w:t>
      </w:r>
      <w:r>
        <w:rPr>
          <w:rFonts w:ascii="Arial" w:eastAsia="MS Gothic" w:hAnsi="Arial" w:cs="Arial"/>
          <w:sz w:val="16"/>
          <w:szCs w:val="16"/>
        </w:rPr>
        <w:t>L-arginine</w:t>
      </w:r>
      <w:r w:rsidRPr="006A489A">
        <w:rPr>
          <w:rFonts w:ascii="Arial" w:eastAsia="MS Gothic" w:hAnsi="Arial" w:cs="Arial"/>
          <w:sz w:val="16"/>
          <w:szCs w:val="16"/>
        </w:rPr>
        <w:t xml:space="preserve"> intervention);</w:t>
      </w:r>
    </w:p>
    <w:p w14:paraId="49C59EBC" w14:textId="77777777" w:rsidR="003679FA" w:rsidRPr="006A489A" w:rsidRDefault="003679FA" w:rsidP="003679FA">
      <w:pPr>
        <w:tabs>
          <w:tab w:val="left" w:pos="1426"/>
        </w:tabs>
        <w:rPr>
          <w:rFonts w:ascii="Arial" w:eastAsia="MS Gothic" w:hAnsi="Arial" w:cs="Arial"/>
          <w:noProof/>
          <w:sz w:val="16"/>
          <w:szCs w:val="16"/>
          <w:vertAlign w:val="superscript"/>
        </w:rPr>
      </w:pPr>
      <w:r w:rsidRPr="006A489A">
        <w:rPr>
          <w:rFonts w:ascii="Arial" w:eastAsia="MS Gothic" w:hAnsi="Arial" w:cs="Arial"/>
          <w:sz w:val="16"/>
          <w:szCs w:val="16"/>
        </w:rPr>
        <w:t>2 patients (1 and 3) included in Renard &amp; Ion 2020</w:t>
      </w:r>
      <w:r w:rsidRPr="006A489A">
        <w:rPr>
          <w:rFonts w:ascii="Arial" w:eastAsia="MS Gothic" w:hAnsi="Arial" w:cs="Arial"/>
          <w:sz w:val="16"/>
          <w:szCs w:val="16"/>
        </w:rPr>
        <w:fldChar w:fldCharType="begin"/>
      </w:r>
      <w:r w:rsidRPr="006A489A">
        <w:rPr>
          <w:rFonts w:ascii="Arial" w:eastAsia="MS Gothic" w:hAnsi="Arial" w:cs="Arial"/>
          <w:sz w:val="16"/>
          <w:szCs w:val="16"/>
        </w:rPr>
        <w:instrText xml:space="preserve"> ADDIN EN.CITE &lt;EndNote&gt;&lt;Cite&gt;&lt;Author&gt;Renard&lt;/Author&gt;&lt;Year&gt;2020&lt;/Year&gt;&lt;RecNum&gt;4402&lt;/RecNum&gt;&lt;DisplayText&gt;&lt;style face="superscript"&gt;22&lt;/style&gt;&lt;/DisplayText&gt;&lt;record&gt;&lt;rec-number&gt;4402&lt;/rec-number&gt;&lt;foreign-keys&gt;&lt;key app="EN" db-id="vreevt9fgv2wx1ef9t3p02pxapw0rzxa29dz" timestamp="1611655378"&gt;4402&lt;/key&gt;&lt;/foreign-keys&gt;&lt;ref-type name="Journal Article"&gt;17&lt;/ref-type&gt;&lt;contributors&gt;&lt;authors&gt;&lt;author&gt;Renard, D.&lt;/author&gt;&lt;author&gt;Ion, I.&lt;/author&gt;&lt;/authors&gt;&lt;/contributors&gt;&lt;auth-address&gt;Department of Neurology, CHU Nimes, Hopital Caremeau, Nimes University Hospital, 4 Rue du Pr Debre, 30029, Nimes Cedex 4, France. dimitrirenard@hotmail.com.&amp;#xD;Department of Neurology, CHU Nimes, Hopital Caremeau, Nimes University Hospital, 4 Rue du Pr Debre, 30029, Nimes Cedex 4, France.&lt;/auth-address&gt;&lt;titles&gt;&lt;title&gt;Cerebral arterial and venous MRI abnormalities in MELAS&lt;/title&gt;&lt;secondary-title&gt;Acta Neurol Belg&lt;/secondary-title&gt;&lt;/titles&gt;&lt;periodical&gt;&lt;full-title&gt;Acta Neurol Belg&lt;/full-title&gt;&lt;/periodical&gt;&lt;pages&gt;455-456&lt;/pages&gt;&lt;volume&gt;120&lt;/volume&gt;&lt;number&gt;2&lt;/number&gt;&lt;edition&gt;2017/12/01&lt;/edition&gt;&lt;keywords&gt;&lt;keyword&gt;Cerebral Arteries/*diagnostic imaging/pathology&lt;/keyword&gt;&lt;keyword&gt;Cerebral Veins/*diagnostic imaging/pathology&lt;/keyword&gt;&lt;keyword&gt;Humans&lt;/keyword&gt;&lt;keyword&gt;MELAS Syndrome/complications/*diagnostic imaging/pathology&lt;/keyword&gt;&lt;keyword&gt;Magnetic Resonance Imaging&lt;/keyword&gt;&lt;keyword&gt;Stroke/*diagnostic imaging/etiology/pathology&lt;/keyword&gt;&lt;/keywords&gt;&lt;dates&gt;&lt;year&gt;2020&lt;/year&gt;&lt;pub-dates&gt;&lt;date&gt;Apr&lt;/date&gt;&lt;/pub-dates&gt;&lt;/dates&gt;&lt;isbn&gt;2240-2993 (Electronic)&amp;#xD;0300-9009 (Linking)&lt;/isbn&gt;&lt;accession-num&gt;29189965&lt;/accession-num&gt;&lt;urls&gt;&lt;related-urls&gt;&lt;url&gt;https://www.ncbi.nlm.nih.gov/pubmed/29189965&lt;/url&gt;&lt;/related-urls&gt;&lt;/urls&gt;&lt;electronic-resource-num&gt;10.1007/s13760-017-0867-7&lt;/electronic-resource-num&gt;&lt;/record&gt;&lt;/Cite&gt;&lt;/EndNote&gt;</w:instrText>
      </w:r>
      <w:r w:rsidRPr="006A489A">
        <w:rPr>
          <w:rFonts w:ascii="Arial" w:eastAsia="MS Gothic" w:hAnsi="Arial" w:cs="Arial"/>
          <w:sz w:val="16"/>
          <w:szCs w:val="16"/>
        </w:rPr>
        <w:fldChar w:fldCharType="separate"/>
      </w:r>
      <w:r w:rsidRPr="006A489A">
        <w:rPr>
          <w:rFonts w:ascii="Arial" w:eastAsia="MS Gothic" w:hAnsi="Arial" w:cs="Arial"/>
          <w:noProof/>
          <w:sz w:val="16"/>
          <w:szCs w:val="16"/>
          <w:vertAlign w:val="superscript"/>
        </w:rPr>
        <w:t>22</w:t>
      </w:r>
      <w:r w:rsidRPr="006A489A">
        <w:rPr>
          <w:rFonts w:ascii="Arial" w:eastAsia="MS Gothic" w:hAnsi="Arial" w:cs="Arial"/>
          <w:sz w:val="16"/>
          <w:szCs w:val="16"/>
        </w:rPr>
        <w:fldChar w:fldCharType="end"/>
      </w:r>
      <w:r w:rsidRPr="006A489A">
        <w:rPr>
          <w:rFonts w:ascii="Arial" w:eastAsia="MS Gothic" w:hAnsi="Arial" w:cs="Arial"/>
          <w:sz w:val="16"/>
          <w:szCs w:val="16"/>
        </w:rPr>
        <w:t xml:space="preserve"> (patient 2 excluded: no </w:t>
      </w:r>
      <w:r>
        <w:rPr>
          <w:rFonts w:ascii="Arial" w:eastAsia="MS Gothic" w:hAnsi="Arial" w:cs="Arial"/>
          <w:sz w:val="16"/>
          <w:szCs w:val="16"/>
        </w:rPr>
        <w:t>L-arginine</w:t>
      </w:r>
      <w:r w:rsidRPr="006A489A">
        <w:rPr>
          <w:rFonts w:ascii="Arial" w:eastAsia="MS Gothic" w:hAnsi="Arial" w:cs="Arial"/>
          <w:sz w:val="16"/>
          <w:szCs w:val="16"/>
        </w:rPr>
        <w:t xml:space="preserve"> intervention).</w:t>
      </w:r>
    </w:p>
    <w:p w14:paraId="15DF136D" w14:textId="09802894" w:rsidR="003679FA" w:rsidRDefault="003679FA"/>
    <w:p w14:paraId="42E34E41" w14:textId="77777777" w:rsidR="00CF631B" w:rsidRDefault="00CF631B"/>
    <w:p w14:paraId="4705C5FE" w14:textId="2485FA62" w:rsidR="00CF631B" w:rsidRPr="00CF631B" w:rsidRDefault="00CF631B">
      <w:pPr>
        <w:rPr>
          <w:b/>
          <w:bCs/>
        </w:rPr>
      </w:pPr>
      <w:r w:rsidRPr="00CF631B">
        <w:rPr>
          <w:b/>
          <w:bCs/>
        </w:rPr>
        <w:t>References</w:t>
      </w:r>
    </w:p>
    <w:p w14:paraId="0DE5A675" w14:textId="77777777" w:rsidR="00CF631B" w:rsidRDefault="00CF631B"/>
    <w:p w14:paraId="601A5CC9" w14:textId="77777777" w:rsidR="00CF631B" w:rsidRPr="00CF631B" w:rsidRDefault="00CF631B" w:rsidP="00CF631B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F631B">
        <w:t>1.</w:t>
      </w:r>
      <w:r w:rsidRPr="00CF631B">
        <w:tab/>
        <w:t xml:space="preserve">Abraham MB, van der Westhuyzen J, Khanna V. Arginine extravasation leading to skin necrosis. Case Reports. </w:t>
      </w:r>
      <w:r w:rsidRPr="00CF631B">
        <w:rPr>
          <w:i/>
        </w:rPr>
        <w:t>Journal of Paediatrics &amp; Child Health</w:t>
      </w:r>
      <w:r w:rsidRPr="00CF631B">
        <w:t xml:space="preserve">. 2012;48(3):E96-7. </w:t>
      </w:r>
    </w:p>
    <w:p w14:paraId="261379DF" w14:textId="77777777" w:rsidR="00CF631B" w:rsidRPr="00CF631B" w:rsidRDefault="00CF631B" w:rsidP="00CF631B">
      <w:pPr>
        <w:pStyle w:val="EndNoteBibliography"/>
      </w:pPr>
      <w:r w:rsidRPr="00CF631B">
        <w:t>2.</w:t>
      </w:r>
      <w:r w:rsidRPr="00CF631B">
        <w:tab/>
        <w:t xml:space="preserve">Ebrahimi-Fakhari D, Seitz A, Kolker S, Hoffmann GF. Recurrent Stroke-Like Episodes in FBXL4-Associated Early-Onset Mitochondrial Encephalomyopathy. </w:t>
      </w:r>
      <w:r w:rsidRPr="00CF631B">
        <w:rPr>
          <w:i/>
        </w:rPr>
        <w:t>Pediatric Neurology</w:t>
      </w:r>
      <w:r w:rsidRPr="00CF631B">
        <w:t xml:space="preserve">. 2015;53(6):549-550. </w:t>
      </w:r>
    </w:p>
    <w:p w14:paraId="1EB32092" w14:textId="77777777" w:rsidR="00CF631B" w:rsidRPr="00CF631B" w:rsidRDefault="00CF631B" w:rsidP="00CF631B">
      <w:pPr>
        <w:pStyle w:val="EndNoteBibliography"/>
      </w:pPr>
      <w:r w:rsidRPr="00CF631B">
        <w:t>3.</w:t>
      </w:r>
      <w:r w:rsidRPr="00CF631B">
        <w:tab/>
        <w:t>El-Hattab AW, Hsu JW, Emrick LT, et al. Restoration of impaired nitric oxide production in MELAS syndrome with citrulline and arginine supplementation. Comparative Study</w:t>
      </w:r>
    </w:p>
    <w:p w14:paraId="55257882" w14:textId="77777777" w:rsidR="00CF631B" w:rsidRPr="00CF631B" w:rsidRDefault="00CF631B" w:rsidP="00CF631B">
      <w:pPr>
        <w:pStyle w:val="EndNoteBibliography"/>
      </w:pPr>
      <w:r w:rsidRPr="00CF631B">
        <w:t>Research Support, N.I.H., Extramural</w:t>
      </w:r>
    </w:p>
    <w:p w14:paraId="4F584C5F" w14:textId="77777777" w:rsidR="00CF631B" w:rsidRPr="00CF631B" w:rsidRDefault="00CF631B" w:rsidP="00CF631B">
      <w:pPr>
        <w:pStyle w:val="EndNoteBibliography"/>
      </w:pPr>
      <w:r w:rsidRPr="00CF631B">
        <w:t xml:space="preserve">Research Support, Non-U.S. Gov't. </w:t>
      </w:r>
      <w:r w:rsidRPr="00CF631B">
        <w:rPr>
          <w:i/>
        </w:rPr>
        <w:t>Molecular Genetics &amp; Metabolism</w:t>
      </w:r>
      <w:r w:rsidRPr="00CF631B">
        <w:t xml:space="preserve">. 2012;105(4):607-14. </w:t>
      </w:r>
    </w:p>
    <w:p w14:paraId="0B47D578" w14:textId="77777777" w:rsidR="00CF631B" w:rsidRPr="00CF631B" w:rsidRDefault="00CF631B" w:rsidP="00CF631B">
      <w:pPr>
        <w:pStyle w:val="EndNoteBibliography"/>
      </w:pPr>
      <w:r w:rsidRPr="00CF631B">
        <w:t>4.</w:t>
      </w:r>
      <w:r w:rsidRPr="00CF631B">
        <w:tab/>
        <w:t xml:space="preserve">El-Hattab AW, Emrick LT, Hsu JW, et al. Impaired nitric oxide production in children with MELAS syndrome and the effect of arginine and citrulline supplementation. Research Support, Non-U.S. Gov't. </w:t>
      </w:r>
      <w:r w:rsidRPr="00CF631B">
        <w:rPr>
          <w:i/>
        </w:rPr>
        <w:t>Molecular Genetics &amp; Metabolism</w:t>
      </w:r>
      <w:r w:rsidRPr="00CF631B">
        <w:t xml:space="preserve">. 2016;117(4):407-12. </w:t>
      </w:r>
    </w:p>
    <w:p w14:paraId="711D9592" w14:textId="77777777" w:rsidR="00CF631B" w:rsidRPr="00CF631B" w:rsidRDefault="00CF631B" w:rsidP="00CF631B">
      <w:pPr>
        <w:pStyle w:val="EndNoteBibliography"/>
      </w:pPr>
      <w:r w:rsidRPr="00CF631B">
        <w:t>5.</w:t>
      </w:r>
      <w:r w:rsidRPr="00CF631B">
        <w:tab/>
        <w:t xml:space="preserve">Goto Y, Momoi M. Treatment for mitochondrial diseases. [Japanese]. </w:t>
      </w:r>
      <w:r w:rsidRPr="00CF631B">
        <w:rPr>
          <w:i/>
        </w:rPr>
        <w:t>No To Hattatsu</w:t>
      </w:r>
      <w:r w:rsidRPr="00CF631B">
        <w:t xml:space="preserve">. 2004;36(2):151-154. </w:t>
      </w:r>
    </w:p>
    <w:p w14:paraId="72B6E07B" w14:textId="77777777" w:rsidR="00CF631B" w:rsidRPr="00CF631B" w:rsidRDefault="00CF631B" w:rsidP="00CF631B">
      <w:pPr>
        <w:pStyle w:val="EndNoteBibliography"/>
      </w:pPr>
      <w:r w:rsidRPr="00CF631B">
        <w:t>6.</w:t>
      </w:r>
      <w:r w:rsidRPr="00CF631B">
        <w:tab/>
        <w:t xml:space="preserve">Ikawa M, Povalko N, Koga Y. Arginine therapy in mitochondrial myopathy, encephalopathy, lactic acidosis, and stroke-like episodes. </w:t>
      </w:r>
      <w:r w:rsidRPr="00CF631B">
        <w:rPr>
          <w:i/>
        </w:rPr>
        <w:t>Current Opinion in Clinical Nutrition and Metabolic Care</w:t>
      </w:r>
      <w:r w:rsidRPr="00CF631B">
        <w:t xml:space="preserve">. 01 Jan 2020;23(1):17-22. </w:t>
      </w:r>
    </w:p>
    <w:p w14:paraId="278FBB79" w14:textId="77777777" w:rsidR="00CF631B" w:rsidRPr="00CF631B" w:rsidRDefault="00CF631B" w:rsidP="00CF631B">
      <w:pPr>
        <w:pStyle w:val="EndNoteBibliography"/>
      </w:pPr>
      <w:r w:rsidRPr="00CF631B">
        <w:t>7.</w:t>
      </w:r>
      <w:r w:rsidRPr="00CF631B">
        <w:tab/>
        <w:t>Koga Y, Akita Y, Junko N, et al. Endothelial dysfunction in MELAS improved by l-arginine supplementation. Clinical Trial</w:t>
      </w:r>
    </w:p>
    <w:p w14:paraId="3C393817" w14:textId="77777777" w:rsidR="00CF631B" w:rsidRPr="00CF631B" w:rsidRDefault="00CF631B" w:rsidP="00CF631B">
      <w:pPr>
        <w:pStyle w:val="EndNoteBibliography"/>
      </w:pPr>
      <w:r w:rsidRPr="00CF631B">
        <w:t xml:space="preserve">Research Support, Non-U.S. Gov't. </w:t>
      </w:r>
      <w:r w:rsidRPr="00CF631B">
        <w:rPr>
          <w:i/>
        </w:rPr>
        <w:t>Neurology</w:t>
      </w:r>
      <w:r w:rsidRPr="00CF631B">
        <w:t xml:space="preserve">. 2006;66(11):1766-9. </w:t>
      </w:r>
    </w:p>
    <w:p w14:paraId="706BD0C7" w14:textId="77777777" w:rsidR="00CF631B" w:rsidRPr="00CF631B" w:rsidRDefault="00CF631B" w:rsidP="00CF631B">
      <w:pPr>
        <w:pStyle w:val="EndNoteBibliography"/>
      </w:pPr>
      <w:r w:rsidRPr="00CF631B">
        <w:t>8.</w:t>
      </w:r>
      <w:r w:rsidRPr="00CF631B">
        <w:tab/>
        <w:t xml:space="preserve">Koga Y, Akita Y, Nishioka J, et al. MELAS and L-arginine therapy. Research Support, Non-U.S. Gov't. </w:t>
      </w:r>
      <w:r w:rsidRPr="00CF631B">
        <w:rPr>
          <w:i/>
        </w:rPr>
        <w:t>Mitochondrion</w:t>
      </w:r>
      <w:r w:rsidRPr="00CF631B">
        <w:t xml:space="preserve">. 2007;7(1-2):133-9. </w:t>
      </w:r>
    </w:p>
    <w:p w14:paraId="60A9241F" w14:textId="77777777" w:rsidR="00CF631B" w:rsidRPr="00CF631B" w:rsidRDefault="00CF631B" w:rsidP="00CF631B">
      <w:pPr>
        <w:pStyle w:val="EndNoteBibliography"/>
      </w:pPr>
      <w:r w:rsidRPr="00CF631B">
        <w:t>9.</w:t>
      </w:r>
      <w:r w:rsidRPr="00CF631B">
        <w:tab/>
        <w:t xml:space="preserve">Koga Y. L-arginine therapy on MELAS. [Japanese]. </w:t>
      </w:r>
      <w:r w:rsidRPr="00CF631B">
        <w:rPr>
          <w:i/>
        </w:rPr>
        <w:t>Clinical Neurology</w:t>
      </w:r>
      <w:r w:rsidRPr="00CF631B">
        <w:t xml:space="preserve">. November 2008;48(11):1010-1012. </w:t>
      </w:r>
    </w:p>
    <w:p w14:paraId="5940B28D" w14:textId="77777777" w:rsidR="00CF631B" w:rsidRPr="00CF631B" w:rsidRDefault="00CF631B" w:rsidP="00CF631B">
      <w:pPr>
        <w:pStyle w:val="EndNoteBibliography"/>
      </w:pPr>
      <w:r w:rsidRPr="00CF631B">
        <w:t>10.</w:t>
      </w:r>
      <w:r w:rsidRPr="00CF631B">
        <w:tab/>
        <w:t xml:space="preserve">Liu XQ, Shen SQ, Yang GC, Liu Q. Mitochondrial A3243G mutation causes mitochondrial encephalomyopathy in a Chinese patient: Case report. Case Reports. </w:t>
      </w:r>
      <w:r w:rsidRPr="00CF631B">
        <w:rPr>
          <w:i/>
        </w:rPr>
        <w:t>Medicine</w:t>
      </w:r>
      <w:r w:rsidRPr="00CF631B">
        <w:t xml:space="preserve">. 2019;98(19):e15534. </w:t>
      </w:r>
    </w:p>
    <w:p w14:paraId="751EC6A6" w14:textId="77777777" w:rsidR="00CF631B" w:rsidRPr="00CF631B" w:rsidRDefault="00CF631B" w:rsidP="00CF631B">
      <w:pPr>
        <w:pStyle w:val="EndNoteBibliography"/>
      </w:pPr>
      <w:r w:rsidRPr="00CF631B">
        <w:t>11.</w:t>
      </w:r>
      <w:r w:rsidRPr="00CF631B">
        <w:tab/>
        <w:t xml:space="preserve">Moutaouakil F, El Otmani H, Fadel H, Sefrioui F, Slassi I. L-arginine efficiency in MELAS syndrome. A case report. [French]. La l-arginine, une therapeutique symptomatique efficace au cours d'un syndrome MELAS. </w:t>
      </w:r>
      <w:r w:rsidRPr="00CF631B">
        <w:rPr>
          <w:i/>
        </w:rPr>
        <w:t>Revue Neurologique</w:t>
      </w:r>
      <w:r w:rsidRPr="00CF631B">
        <w:t xml:space="preserve">. May 2009;165(5):482-485. </w:t>
      </w:r>
    </w:p>
    <w:p w14:paraId="7CD675DA" w14:textId="77777777" w:rsidR="00CF631B" w:rsidRPr="00CF631B" w:rsidRDefault="00CF631B" w:rsidP="00CF631B">
      <w:pPr>
        <w:pStyle w:val="EndNoteBibliography"/>
      </w:pPr>
      <w:r w:rsidRPr="00CF631B">
        <w:t>12.</w:t>
      </w:r>
      <w:r w:rsidRPr="00CF631B">
        <w:tab/>
        <w:t xml:space="preserve">Murakami H, Ono K. MELAS: Mitochondrial encephalomyopathy, lactic acidosis and stroke-like episodes. [Chinese]. </w:t>
      </w:r>
      <w:r w:rsidRPr="00CF631B">
        <w:rPr>
          <w:i/>
        </w:rPr>
        <w:t>Brain and Nerve</w:t>
      </w:r>
      <w:r w:rsidRPr="00CF631B">
        <w:t xml:space="preserve">. February 2017;69(2):111-117. </w:t>
      </w:r>
    </w:p>
    <w:p w14:paraId="5F4BB129" w14:textId="77777777" w:rsidR="00CF631B" w:rsidRPr="00CF631B" w:rsidRDefault="00CF631B" w:rsidP="00CF631B">
      <w:pPr>
        <w:pStyle w:val="EndNoteBibliography"/>
      </w:pPr>
      <w:r w:rsidRPr="00CF631B">
        <w:t>13.</w:t>
      </w:r>
      <w:r w:rsidRPr="00CF631B">
        <w:tab/>
        <w:t xml:space="preserve">Parikh S, Saneto R, Falk MJ, Anselm I, Cohen BH, Haas R. A modern approach to the treatment of mitochondrial disease. </w:t>
      </w:r>
      <w:r w:rsidRPr="00CF631B">
        <w:rPr>
          <w:i/>
        </w:rPr>
        <w:t>Current Treatment Options in Neurology</w:t>
      </w:r>
      <w:r w:rsidRPr="00CF631B">
        <w:t xml:space="preserve">. 2009;11(6):414-430. </w:t>
      </w:r>
    </w:p>
    <w:p w14:paraId="78E25D73" w14:textId="77777777" w:rsidR="00CF631B" w:rsidRPr="00CF631B" w:rsidRDefault="00CF631B" w:rsidP="00CF631B">
      <w:pPr>
        <w:pStyle w:val="EndNoteBibliography"/>
      </w:pPr>
      <w:r w:rsidRPr="00CF631B">
        <w:t>14.</w:t>
      </w:r>
      <w:r w:rsidRPr="00CF631B">
        <w:tab/>
        <w:t xml:space="preserve">Parikh S, Goldstein A, Karaa A, et al. Patient care standards for primary mitochondrial disease: A consensus statement from the mitochondrial medicine society. </w:t>
      </w:r>
      <w:r w:rsidRPr="00CF631B">
        <w:rPr>
          <w:i/>
        </w:rPr>
        <w:t>Genetics in Medicine</w:t>
      </w:r>
      <w:r w:rsidRPr="00CF631B">
        <w:t xml:space="preserve">. 2017;19(12):1-18. </w:t>
      </w:r>
    </w:p>
    <w:p w14:paraId="6CD52D79" w14:textId="77777777" w:rsidR="00CF631B" w:rsidRPr="00CF631B" w:rsidRDefault="00CF631B" w:rsidP="00CF631B">
      <w:pPr>
        <w:pStyle w:val="EndNoteBibliography"/>
      </w:pPr>
      <w:r w:rsidRPr="00CF631B">
        <w:t>15.</w:t>
      </w:r>
      <w:r w:rsidRPr="00CF631B">
        <w:tab/>
        <w:t>Rodan LH, Wells GD, Banks L, Thompson S, Schneiderman JE, Tein I. L-Arginine Affects Aerobic Capacity and Muscle Metabolism in MELAS (Mitochondrial Encephalomyopathy, Lactic Acidosis and Stroke-Like Episodes) Syndrome. Clinical Trial</w:t>
      </w:r>
    </w:p>
    <w:p w14:paraId="7D8BDFB0" w14:textId="77777777" w:rsidR="00CF631B" w:rsidRPr="00CF631B" w:rsidRDefault="00CF631B" w:rsidP="00CF631B">
      <w:pPr>
        <w:pStyle w:val="EndNoteBibliography"/>
      </w:pPr>
      <w:r w:rsidRPr="00CF631B">
        <w:t xml:space="preserve">Research Support, Non-U.S. Gov't. </w:t>
      </w:r>
      <w:r w:rsidRPr="00CF631B">
        <w:rPr>
          <w:i/>
        </w:rPr>
        <w:t>PLoS ONE [Electronic Resource]</w:t>
      </w:r>
      <w:r w:rsidRPr="00CF631B">
        <w:t xml:space="preserve">. 2015;10(5):e0127066. </w:t>
      </w:r>
    </w:p>
    <w:p w14:paraId="15B75D6D" w14:textId="77777777" w:rsidR="00CF631B" w:rsidRPr="00CF631B" w:rsidRDefault="00CF631B" w:rsidP="00CF631B">
      <w:pPr>
        <w:pStyle w:val="EndNoteBibliography"/>
      </w:pPr>
      <w:r w:rsidRPr="00CF631B">
        <w:t>16.</w:t>
      </w:r>
      <w:r w:rsidRPr="00CF631B">
        <w:tab/>
        <w:t>Rodan LH, Poublanc J, Fisher JA, Sobczyk O, Mikulis DJ, Tein I. L-arginine effects on cerebrovascular reactivity, perfusion and neurovascular coupling in MELAS (mitochondrial encephalomyopathy with lactic acidosis and stroke-like episodes) syndrome. Clinical Trial</w:t>
      </w:r>
    </w:p>
    <w:p w14:paraId="44C41197" w14:textId="77777777" w:rsidR="00CF631B" w:rsidRPr="00CF631B" w:rsidRDefault="00CF631B" w:rsidP="00CF631B">
      <w:pPr>
        <w:pStyle w:val="EndNoteBibliography"/>
      </w:pPr>
      <w:r w:rsidRPr="00CF631B">
        <w:t xml:space="preserve">Research Support, Non-U.S. Gov't. </w:t>
      </w:r>
      <w:r w:rsidRPr="00CF631B">
        <w:rPr>
          <w:i/>
        </w:rPr>
        <w:t>PLoS ONE [Electronic Resource]</w:t>
      </w:r>
      <w:r w:rsidRPr="00CF631B">
        <w:t xml:space="preserve">. 2020;15(9):e0238224. </w:t>
      </w:r>
    </w:p>
    <w:p w14:paraId="4FAE4491" w14:textId="77777777" w:rsidR="00CF631B" w:rsidRPr="00CF631B" w:rsidRDefault="00CF631B" w:rsidP="00CF631B">
      <w:pPr>
        <w:pStyle w:val="EndNoteBibliography"/>
      </w:pPr>
      <w:r w:rsidRPr="00CF631B">
        <w:t>17.</w:t>
      </w:r>
      <w:r w:rsidRPr="00CF631B">
        <w:tab/>
        <w:t xml:space="preserve">Song WJ, Lee YJ, Won KJ, et al. Twenty-one-year follow-up of variable onset MELAS syndrome with heteroplasmic nt3243A&gt;G mtDNA mutation: A case report. </w:t>
      </w:r>
      <w:r w:rsidRPr="00CF631B">
        <w:rPr>
          <w:i/>
        </w:rPr>
        <w:t>Journal of Genetic Medicine</w:t>
      </w:r>
      <w:r w:rsidRPr="00CF631B">
        <w:t>. 2019 2019;16(1):31-38. doi:10.5734/jgm.2019.16.1.31</w:t>
      </w:r>
    </w:p>
    <w:p w14:paraId="0B14B41F" w14:textId="77777777" w:rsidR="00CF631B" w:rsidRPr="00CF631B" w:rsidRDefault="00CF631B" w:rsidP="00CF631B">
      <w:pPr>
        <w:pStyle w:val="EndNoteBibliography"/>
      </w:pPr>
      <w:r w:rsidRPr="00CF631B">
        <w:t>18.</w:t>
      </w:r>
      <w:r w:rsidRPr="00CF631B">
        <w:tab/>
        <w:t xml:space="preserve">Sudo A, Sano H, Kawamura N. Determination of the critical time point for efficacy of L-arginine infusion therapy in a case of MELAS with frequent stroke-like episodes. [Japanese]. </w:t>
      </w:r>
      <w:r w:rsidRPr="00CF631B">
        <w:rPr>
          <w:i/>
        </w:rPr>
        <w:t>No To Hattatsu</w:t>
      </w:r>
      <w:r w:rsidRPr="00CF631B">
        <w:t xml:space="preserve">. January 2014;46(1):39-43. </w:t>
      </w:r>
    </w:p>
    <w:p w14:paraId="1483BA97" w14:textId="77777777" w:rsidR="00CF631B" w:rsidRPr="00CF631B" w:rsidRDefault="00CF631B" w:rsidP="00CF631B">
      <w:pPr>
        <w:pStyle w:val="EndNoteBibliography"/>
      </w:pPr>
      <w:r w:rsidRPr="00CF631B">
        <w:t>19.</w:t>
      </w:r>
      <w:r w:rsidRPr="00CF631B">
        <w:tab/>
        <w:t xml:space="preserve">Toribe Y, Tominaga K, Ogawa K, Suzuki Y. Usefulness of L-arginine infusion for status epilepticus in mitochondrial myopathy, encephalopathy, lactic acidosis, and stroke-like episodes. [Japanese]. </w:t>
      </w:r>
      <w:r w:rsidRPr="00CF631B">
        <w:rPr>
          <w:i/>
        </w:rPr>
        <w:t>No To Hattatsu</w:t>
      </w:r>
      <w:r w:rsidRPr="00CF631B">
        <w:t xml:space="preserve">. 2007;39(1):38-43. </w:t>
      </w:r>
    </w:p>
    <w:p w14:paraId="4A388723" w14:textId="77777777" w:rsidR="00CF631B" w:rsidRPr="00CF631B" w:rsidRDefault="00CF631B" w:rsidP="00CF631B">
      <w:pPr>
        <w:pStyle w:val="EndNoteBibliography"/>
      </w:pPr>
      <w:r w:rsidRPr="00CF631B">
        <w:t>20.</w:t>
      </w:r>
      <w:r w:rsidRPr="00CF631B">
        <w:tab/>
        <w:t>Yatsuga S, Povalko N, Nishioka J, et al. MELAS: a nationwide prospective cohort study of 96 patients in Japan. Comparative Study</w:t>
      </w:r>
    </w:p>
    <w:p w14:paraId="5B299211" w14:textId="77777777" w:rsidR="00CF631B" w:rsidRPr="00CF631B" w:rsidRDefault="00CF631B" w:rsidP="00CF631B">
      <w:pPr>
        <w:pStyle w:val="EndNoteBibliography"/>
      </w:pPr>
      <w:r w:rsidRPr="00CF631B">
        <w:t xml:space="preserve">Research Support, Non-U.S. Gov't. </w:t>
      </w:r>
      <w:r w:rsidRPr="00CF631B">
        <w:rPr>
          <w:i/>
        </w:rPr>
        <w:t>Biochimica et Biophysica Acta</w:t>
      </w:r>
      <w:r w:rsidRPr="00CF631B">
        <w:t xml:space="preserve">. 2012;1820(5):619-24. </w:t>
      </w:r>
    </w:p>
    <w:p w14:paraId="4968B076" w14:textId="77777777" w:rsidR="00CF631B" w:rsidRPr="00CF631B" w:rsidRDefault="00CF631B" w:rsidP="00CF631B">
      <w:pPr>
        <w:pStyle w:val="EndNoteBibliography"/>
      </w:pPr>
      <w:r w:rsidRPr="00CF631B">
        <w:t>21.</w:t>
      </w:r>
      <w:r w:rsidRPr="00CF631B">
        <w:tab/>
        <w:t xml:space="preserve">Suzuki J, Iwata M, Moriyoshi H, Nishida S, Yasuda T, Ito Y. Familial pernicious chronic intestinal pseudo-obstruction with a mitochondrial DNA A3243G mutation. </w:t>
      </w:r>
      <w:r w:rsidRPr="00CF631B">
        <w:rPr>
          <w:i/>
        </w:rPr>
        <w:t>Internal Medicine</w:t>
      </w:r>
      <w:r w:rsidRPr="00CF631B">
        <w:t xml:space="preserve">. 2017;56(9):1089-1093. </w:t>
      </w:r>
    </w:p>
    <w:p w14:paraId="4EDFDF05" w14:textId="77777777" w:rsidR="00CF631B" w:rsidRPr="00CF631B" w:rsidRDefault="00CF631B" w:rsidP="00CF631B">
      <w:pPr>
        <w:pStyle w:val="EndNoteBibliography"/>
      </w:pPr>
      <w:r w:rsidRPr="00CF631B">
        <w:t>22.</w:t>
      </w:r>
      <w:r w:rsidRPr="00CF631B">
        <w:tab/>
        <w:t xml:space="preserve">Renard D, Ion I. Cerebral arterial and venous MRI abnormalities in MELAS. </w:t>
      </w:r>
      <w:r w:rsidRPr="00CF631B">
        <w:rPr>
          <w:i/>
        </w:rPr>
        <w:t>Acta Neurol Belg</w:t>
      </w:r>
      <w:r w:rsidRPr="00CF631B">
        <w:t>. Apr 2020;120(2):455-456. doi:10.1007/s13760-017-0867-7</w:t>
      </w:r>
    </w:p>
    <w:p w14:paraId="14A16DBD" w14:textId="3B7D3ED2" w:rsidR="00CF631B" w:rsidRDefault="00CF631B">
      <w:r>
        <w:fldChar w:fldCharType="end"/>
      </w:r>
    </w:p>
    <w:sectPr w:rsidR="00CF631B" w:rsidSect="003679FA">
      <w:footerReference w:type="default" r:id="rId7"/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D32FD0A" w14:textId="77777777" w:rsidR="003679FA" w:rsidRDefault="003679FA" w:rsidP="003679FA">
      <w:r>
        <w:separator/>
      </w:r>
    </w:p>
  </w:endnote>
  <w:endnote w:type="continuationSeparator" w:id="0">
    <w:p w14:paraId="6F304CB3" w14:textId="77777777" w:rsidR="003679FA" w:rsidRDefault="003679FA" w:rsidP="003679F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altName w:val="Arial"/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TXinwei">
    <w:charset w:val="86"/>
    <w:family w:val="auto"/>
    <w:pitch w:val="variable"/>
    <w:sig w:usb0="00000001" w:usb1="080F0000" w:usb2="00000010" w:usb3="00000000" w:csb0="00040000" w:csb1="00000000"/>
  </w:font>
  <w:font w:name="MS Gothic">
    <w:altName w:val="?l?r ?S?V?b?N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8880276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40C3E2C" w14:textId="5BC73DF2" w:rsidR="003679FA" w:rsidRDefault="003679F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B1EECB2" w14:textId="77777777" w:rsidR="003679FA" w:rsidRDefault="003679F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7E3DC41" w14:textId="77777777" w:rsidR="003679FA" w:rsidRDefault="003679FA" w:rsidP="003679FA">
      <w:r>
        <w:separator/>
      </w:r>
    </w:p>
  </w:footnote>
  <w:footnote w:type="continuationSeparator" w:id="0">
    <w:p w14:paraId="6FD189FD" w14:textId="77777777" w:rsidR="003679FA" w:rsidRDefault="003679FA" w:rsidP="003679F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MA 11th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eevt9fgv2wx1ef9t3p02pxapw0rzxa29dz&quot;&gt;Arginine  Stroke-like episode NEW NEW NEW Copy Copy Copy Copy Copy Copy&lt;record-ids&gt;&lt;item&gt;479&lt;/item&gt;&lt;item&gt;594&lt;/item&gt;&lt;item&gt;618&lt;/item&gt;&lt;item&gt;694&lt;/item&gt;&lt;item&gt;704&lt;/item&gt;&lt;item&gt;705&lt;/item&gt;&lt;item&gt;808&lt;/item&gt;&lt;item&gt;823&lt;/item&gt;&lt;item&gt;1026&lt;/item&gt;&lt;item&gt;1201&lt;/item&gt;&lt;item&gt;1221&lt;/item&gt;&lt;item&gt;1415&lt;/item&gt;&lt;item&gt;1520&lt;/item&gt;&lt;item&gt;2058&lt;/item&gt;&lt;item&gt;2109&lt;/item&gt;&lt;item&gt;2148&lt;/item&gt;&lt;item&gt;2210&lt;/item&gt;&lt;item&gt;2418&lt;/item&gt;&lt;item&gt;4227&lt;/item&gt;&lt;item&gt;4307&lt;/item&gt;&lt;item&gt;4354&lt;/item&gt;&lt;item&gt;4402&lt;/item&gt;&lt;/record-ids&gt;&lt;/item&gt;&lt;/Libraries&gt;"/>
  </w:docVars>
  <w:rsids>
    <w:rsidRoot w:val="003679FA"/>
    <w:rsid w:val="003679FA"/>
    <w:rsid w:val="00CF63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D09006"/>
  <w15:chartTrackingRefBased/>
  <w15:docId w15:val="{9F04753B-A675-441D-9859-A0770C984B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679F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paragraph" w:styleId="Heading1">
    <w:name w:val="heading 1"/>
    <w:basedOn w:val="Normal"/>
    <w:next w:val="Normal"/>
    <w:link w:val="Heading1Char"/>
    <w:uiPriority w:val="9"/>
    <w:qFormat/>
    <w:rsid w:val="003679FA"/>
    <w:pPr>
      <w:keepNext/>
      <w:keepLines/>
      <w:spacing w:before="400" w:after="40"/>
      <w:outlineLvl w:val="0"/>
    </w:pPr>
    <w:rPr>
      <w:rFonts w:ascii="Arial" w:eastAsiaTheme="majorEastAsia" w:hAnsi="Arial" w:cstheme="majorBidi"/>
      <w:b/>
      <w:szCs w:val="36"/>
      <w:lang w:val="en-GB"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679FA"/>
    <w:rPr>
      <w:rFonts w:ascii="Arial" w:eastAsiaTheme="majorEastAsia" w:hAnsi="Arial" w:cstheme="majorBidi"/>
      <w:b/>
      <w:sz w:val="24"/>
      <w:szCs w:val="36"/>
    </w:rPr>
  </w:style>
  <w:style w:type="table" w:styleId="TableGrid">
    <w:name w:val="Table Grid"/>
    <w:basedOn w:val="TableNormal"/>
    <w:uiPriority w:val="39"/>
    <w:rsid w:val="003679FA"/>
    <w:pPr>
      <w:spacing w:after="0" w:line="240" w:lineRule="auto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3679FA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679FA"/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paragraph" w:styleId="Footer">
    <w:name w:val="footer"/>
    <w:basedOn w:val="Normal"/>
    <w:link w:val="FooterChar"/>
    <w:uiPriority w:val="99"/>
    <w:unhideWhenUsed/>
    <w:rsid w:val="003679FA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679FA"/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paragraph" w:customStyle="1" w:styleId="EndNoteBibliographyTitle">
    <w:name w:val="EndNote Bibliography Title"/>
    <w:basedOn w:val="Normal"/>
    <w:link w:val="EndNoteBibliographyTitleChar"/>
    <w:rsid w:val="00CF631B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F631B"/>
    <w:rPr>
      <w:rFonts w:ascii="Times New Roman" w:eastAsia="Times New Roman" w:hAnsi="Times New Roman" w:cs="Times New Roman"/>
      <w:noProof/>
      <w:sz w:val="24"/>
      <w:szCs w:val="24"/>
      <w:lang w:val="en-CA" w:eastAsia="en-CA"/>
    </w:rPr>
  </w:style>
  <w:style w:type="paragraph" w:customStyle="1" w:styleId="EndNoteBibliography">
    <w:name w:val="EndNote Bibliography"/>
    <w:basedOn w:val="Normal"/>
    <w:link w:val="EndNoteBibliographyChar"/>
    <w:rsid w:val="00CF631B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F631B"/>
    <w:rPr>
      <w:rFonts w:ascii="Times New Roman" w:eastAsia="Times New Roman" w:hAnsi="Times New Roman" w:cs="Times New Roman"/>
      <w:noProof/>
      <w:sz w:val="24"/>
      <w:szCs w:val="24"/>
      <w:lang w:val="en-CA" w:eastAsia="en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3A0037DF-5A3B-456B-B18E-B55023AD7C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1836</Words>
  <Characters>10469</Characters>
  <Application>Microsoft Office Word</Application>
  <DocSecurity>0</DocSecurity>
  <Lines>87</Lines>
  <Paragraphs>24</Paragraphs>
  <ScaleCrop>false</ScaleCrop>
  <Company/>
  <LinksUpToDate>false</LinksUpToDate>
  <CharactersWithSpaces>122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nae Stefanetti</dc:creator>
  <cp:keywords/>
  <dc:description/>
  <cp:lastModifiedBy>Renae Stefanetti</cp:lastModifiedBy>
  <cp:revision>2</cp:revision>
  <dcterms:created xsi:type="dcterms:W3CDTF">2021-08-05T08:56:00Z</dcterms:created>
  <dcterms:modified xsi:type="dcterms:W3CDTF">2021-08-25T14:20:00Z</dcterms:modified>
</cp:coreProperties>
</file>